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086EFC" w:rsidRPr="00F078ED" w:rsidRDefault="00086EFC" w:rsidP="00F078ED">
                                <w:pPr>
                                  <w:pStyle w:val="Title"/>
                                </w:pPr>
                                <w:r w:rsidRPr="00F078ED">
                                  <w:t xml:space="preserve">A </w:t>
                                </w:r>
                                <w:r>
                                  <w:t xml:space="preserve">3D Printed, Non-Invasive </w:t>
                                </w:r>
                                <w:r w:rsidRPr="00F078ED">
                                  <w:t>Brain Computer Interface Prosthetic Hand</w:t>
                                </w:r>
                              </w:p>
                              <w:p w14:paraId="3793696A" w14:textId="77777777" w:rsidR="00086EFC" w:rsidRDefault="00086EFC" w:rsidP="00A56F0D">
                                <w:pPr>
                                  <w:rPr>
                                    <w:sz w:val="56"/>
                                    <w:szCs w:val="144"/>
                                  </w:rPr>
                                </w:pPr>
                              </w:p>
                              <w:p w14:paraId="2D3FDFA0" w14:textId="77777777" w:rsidR="00086EFC" w:rsidRPr="00A56F0D" w:rsidRDefault="00086EFC"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086EFC" w:rsidRDefault="00086EFC">
                                <w:r>
                                  <w:t>Completed under the supervision of</w:t>
                                </w:r>
                              </w:p>
                              <w:p w14:paraId="3CF9F5AD" w14:textId="77777777" w:rsidR="00086EFC" w:rsidRPr="00A56F0D" w:rsidRDefault="00086EFC" w:rsidP="004D1F8F">
                                <w:pPr>
                                  <w:rPr>
                                    <w:sz w:val="48"/>
                                    <w:szCs w:val="144"/>
                                  </w:rPr>
                                </w:pPr>
                                <w:r>
                                  <w:rPr>
                                    <w:sz w:val="48"/>
                                    <w:szCs w:val="144"/>
                                  </w:rPr>
                                  <w:t>Dr Kaushik Mahata, Ph.D.</w:t>
                                </w:r>
                              </w:p>
                              <w:p w14:paraId="5C52BDF2" w14:textId="77777777" w:rsidR="00086EFC" w:rsidRPr="004D1F8F" w:rsidRDefault="00086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086EFC" w:rsidRPr="004D1F8F" w:rsidRDefault="00086EFC"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086EFC" w:rsidRDefault="00086EFC"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086EFC" w:rsidRPr="00F078ED" w:rsidRDefault="00086EFC" w:rsidP="00F078ED">
                          <w:pPr>
                            <w:pStyle w:val="Title"/>
                          </w:pPr>
                          <w:r w:rsidRPr="00F078ED">
                            <w:t xml:space="preserve">A </w:t>
                          </w:r>
                          <w:r>
                            <w:t xml:space="preserve">3D Printed, Non-Invasive </w:t>
                          </w:r>
                          <w:r w:rsidRPr="00F078ED">
                            <w:t>Brain Computer Interface Prosthetic Hand</w:t>
                          </w:r>
                        </w:p>
                        <w:p w14:paraId="3793696A" w14:textId="77777777" w:rsidR="00086EFC" w:rsidRDefault="00086EFC" w:rsidP="00A56F0D">
                          <w:pPr>
                            <w:rPr>
                              <w:sz w:val="56"/>
                              <w:szCs w:val="144"/>
                            </w:rPr>
                          </w:pPr>
                        </w:p>
                        <w:p w14:paraId="2D3FDFA0" w14:textId="77777777" w:rsidR="00086EFC" w:rsidRPr="00A56F0D" w:rsidRDefault="00086EFC"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086EFC" w:rsidRDefault="00086EFC">
                          <w:r>
                            <w:t>Completed under the supervision of</w:t>
                          </w:r>
                        </w:p>
                        <w:p w14:paraId="3CF9F5AD" w14:textId="77777777" w:rsidR="00086EFC" w:rsidRPr="00A56F0D" w:rsidRDefault="00086EFC" w:rsidP="004D1F8F">
                          <w:pPr>
                            <w:rPr>
                              <w:sz w:val="48"/>
                              <w:szCs w:val="144"/>
                            </w:rPr>
                          </w:pPr>
                          <w:r>
                            <w:rPr>
                              <w:sz w:val="48"/>
                              <w:szCs w:val="144"/>
                            </w:rPr>
                            <w:t>Dr Kaushik Mahata, Ph.D.</w:t>
                          </w:r>
                        </w:p>
                        <w:p w14:paraId="5C52BDF2" w14:textId="77777777" w:rsidR="00086EFC" w:rsidRPr="004D1F8F" w:rsidRDefault="00086EFC"/>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086EFC" w:rsidRPr="004D1F8F" w:rsidRDefault="00086EFC"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086EFC" w:rsidRDefault="00086EFC"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headerReference w:type="even" r:id="rId12"/>
          <w:headerReference w:type="default" r:id="rId13"/>
          <w:footerReference w:type="even" r:id="rId14"/>
          <w:footerReference w:type="default" r:id="rId15"/>
          <w:headerReference w:type="first" r:id="rId16"/>
          <w:footerReference w:type="first" r:id="rId1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8"/>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2BF2BF64"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CE7E21">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20">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2FBBC406"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CE7E21">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0EAD428"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22">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086EFC" w:rsidRPr="00542EE0" w:rsidRDefault="00086EFC"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086EFC" w:rsidRPr="00542EE0" w:rsidRDefault="00086EFC"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3"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4"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086EFC" w:rsidRPr="00542EE0" w:rsidRDefault="00086EFC"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086EFC" w:rsidRPr="00542EE0" w:rsidRDefault="00086EFC"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CE7E21">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30032D74">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5">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690E707F"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CE7E21">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729A91A1"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CE7E21">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086EFC" w:rsidRPr="00025F89" w:rsidRDefault="00086EFC"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086EFC" w:rsidRPr="00025F89" w:rsidRDefault="00086EFC"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086EFC" w:rsidRPr="00025F89" w:rsidRDefault="00086EFC"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086EFC" w:rsidRPr="00025F89" w:rsidRDefault="00086EFC"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086EFC" w:rsidRPr="00025F89" w:rsidRDefault="00086EFC"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086EFC" w:rsidRPr="00025F89" w:rsidRDefault="00086EFC"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086EFC" w:rsidRPr="00025F89" w:rsidRDefault="00086EFC"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086EFC" w:rsidRPr="00025F89" w:rsidRDefault="00086EFC"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086EFC" w:rsidRPr="00025F89" w:rsidRDefault="00086EFC"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086EFC" w:rsidRPr="00025F89" w:rsidRDefault="00086EFC"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086EFC" w:rsidRPr="00025F89" w:rsidRDefault="00086EFC"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086EFC" w:rsidRPr="00025F89" w:rsidRDefault="00086EFC"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086EFC" w:rsidRPr="00025F89" w:rsidRDefault="00086EFC"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086EFC" w:rsidRPr="00025F89" w:rsidRDefault="00086EFC"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086EFC" w:rsidRPr="00025F89" w:rsidRDefault="00086EFC"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086EFC" w:rsidRPr="00025F89" w:rsidRDefault="00086EFC"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086EFC" w:rsidRPr="00025F89" w:rsidRDefault="00086EFC"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086EFC" w:rsidRPr="00025F89" w:rsidRDefault="00086EFC"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086EFC" w:rsidRPr="00025F89" w:rsidRDefault="00086EFC"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086EFC" w:rsidRPr="00025F89" w:rsidRDefault="00086EFC"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086EFC" w:rsidRPr="00025F89" w:rsidRDefault="00086EFC"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086EFC" w:rsidRPr="00025F89" w:rsidRDefault="00086EFC"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086EFC" w:rsidRPr="00025F89" w:rsidRDefault="00086EFC"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086EFC" w:rsidRPr="00025F89" w:rsidRDefault="00086EFC"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086EFC" w:rsidRPr="00025F89" w:rsidRDefault="00086EFC"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086EFC" w:rsidRPr="00025F89" w:rsidRDefault="00086EFC"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086EFC" w:rsidRPr="00025F89" w:rsidRDefault="00086EFC"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086EFC" w:rsidRPr="00025F89" w:rsidRDefault="00086EFC"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086EFC" w:rsidRPr="00025F89" w:rsidRDefault="00086EFC"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086EFC" w:rsidRPr="00025F89" w:rsidRDefault="00086EFC"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086EFC" w:rsidRPr="00025F89" w:rsidRDefault="00086EFC"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086EFC" w:rsidRPr="00025F89" w:rsidRDefault="00086EFC"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086EFC" w:rsidRPr="00025F89" w:rsidRDefault="00086EFC"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086EFC" w:rsidRPr="00025F89" w:rsidRDefault="00086EFC"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086EFC" w:rsidRPr="00025F89" w:rsidRDefault="00086EFC"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086EFC" w:rsidRPr="00025F89" w:rsidRDefault="00086EFC"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1FCD5352"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7">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CE7E21">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086EFC" w:rsidRPr="00025F89" w:rsidRDefault="00086EFC"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086EFC" w:rsidRPr="00025F89" w:rsidRDefault="00086EFC"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086EFC" w:rsidRPr="00025F89" w:rsidRDefault="00086EFC"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086EFC" w:rsidRPr="00025F89" w:rsidRDefault="00086EFC"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086EFC" w:rsidRPr="00025F89" w:rsidRDefault="00086EFC"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086EFC" w:rsidRPr="00025F89" w:rsidRDefault="00086EFC"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086EFC" w:rsidRPr="002F3553" w:rsidRDefault="00086EFC"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086EFC" w:rsidRPr="002F3553" w:rsidRDefault="00086EFC"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0"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1"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086EFC" w:rsidRPr="002F3553" w:rsidRDefault="00086EFC"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086EFC" w:rsidRPr="002F3553" w:rsidRDefault="00086EFC" w:rsidP="002F3553">
                        <w:pPr>
                          <w:jc w:val="center"/>
                          <w:rPr>
                            <w:lang w:val="en-US"/>
                          </w:rPr>
                        </w:pPr>
                        <w:r>
                          <w:rPr>
                            <w:lang w:val="en-US"/>
                          </w:rPr>
                          <w:t>(b)</w:t>
                        </w:r>
                      </w:p>
                    </w:txbxContent>
                  </v:textbox>
                </v:shape>
                <w10:wrap type="topAndBottom"/>
              </v:group>
            </w:pict>
          </mc:Fallback>
        </mc:AlternateContent>
      </w:r>
    </w:p>
    <w:p w14:paraId="71293DBD" w14:textId="3B5DAEFE"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CE7E21">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1FA26C0"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AE13261"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CE7E21">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1CA522AA"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102B888"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CE7E21">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4D3A0FBD"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CE7E21">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086EFC" w:rsidRPr="003B3762" w:rsidRDefault="00086EFC"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6"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086EFC" w:rsidRPr="003B3762" w:rsidRDefault="00086EFC"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5081F643"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CE7E21">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39F4EE63"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CE7E21">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2D13C855" w:rsidR="002E0AB7" w:rsidRDefault="00F46CF7" w:rsidP="00F46CF7">
      <w:pPr>
        <w:pStyle w:val="Caption"/>
      </w:pPr>
      <w:bookmarkStart w:id="50" w:name="_Ref23792071"/>
      <w:r>
        <w:rPr>
          <w:noProof/>
          <w:lang w:eastAsia="en-AU"/>
        </w:rPr>
        <w:lastRenderedPageBreak/>
        <w:drawing>
          <wp:anchor distT="0" distB="0" distL="114300" distR="114300" simplePos="0" relativeHeight="251665408" behindDoc="0" locked="0" layoutInCell="1" allowOverlap="1" wp14:anchorId="5A1B7663" wp14:editId="72ABB909">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8">
                      <a:extLst>
                        <a:ext uri="{BEBA8EAE-BF5A-486C-A8C5-ECC9F3942E4B}">
                          <a14:imgProps xmlns:a14="http://schemas.microsoft.com/office/drawing/2010/main">
                            <a14:imgLayer r:embed="rId39">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CE7E21">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4384" behindDoc="0" locked="0" layoutInCell="1" allowOverlap="1" wp14:anchorId="7043AE8F" wp14:editId="40E680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0">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2180F0A0"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CE7E21">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1">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3CE841B1"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CE7E21">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086EFC" w:rsidRPr="00025F89" w:rsidRDefault="00086EFC"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086EFC" w:rsidRPr="00025F89" w:rsidRDefault="00086EFC"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53BB90C"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CE7E21">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4675DDF9"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43">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086EFC" w:rsidRDefault="00086EFC"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086EFC" w:rsidRDefault="00086EFC"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086EFC" w:rsidRDefault="00086EFC"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086EFC" w:rsidRDefault="00086EFC"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44"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086EFC" w:rsidRDefault="00086EFC"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086EFC" w:rsidRDefault="00086EFC"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086EFC" w:rsidRDefault="00086EFC"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086EFC" w:rsidRDefault="00086EFC"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CE7E21">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2CDE9E3"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CE7E21">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70403644"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CE7E21">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072ABC1E"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CE7E21">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4E48926D"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CE7E21">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521F2968"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CE7E21">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086EFC" w:rsidRPr="00025F89" w:rsidRDefault="00086EFC"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086EFC" w:rsidRPr="00025F89" w:rsidRDefault="00086EFC"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3C0B72FC"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CE7E21">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033E2773"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1"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086EFC" w:rsidRPr="0060068C" w:rsidRDefault="00086EFC"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52"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086EFC" w:rsidRPr="0060068C" w:rsidRDefault="00086EFC"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5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086EFC" w:rsidRPr="0060068C" w:rsidRDefault="00086EFC"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54"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086EFC" w:rsidRPr="0060068C" w:rsidRDefault="00086EFC"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5"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086EFC" w:rsidRPr="0060068C" w:rsidRDefault="00086EFC"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6"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086EFC" w:rsidRPr="0060068C" w:rsidRDefault="00086EFC"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CE7E21">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3255CB94"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CE7E21">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9">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086EFC" w:rsidRPr="0060068C" w:rsidRDefault="00086EFC"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086EFC" w:rsidRPr="0060068C" w:rsidRDefault="00086EFC"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0"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1"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086EFC" w:rsidRPr="0060068C" w:rsidRDefault="00086EFC"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086EFC" w:rsidRPr="0060068C" w:rsidRDefault="00086EFC" w:rsidP="0060068C">
                        <w:pPr>
                          <w:jc w:val="center"/>
                          <w:rPr>
                            <w:lang w:val="en-US"/>
                          </w:rPr>
                        </w:pPr>
                        <w:r>
                          <w:rPr>
                            <w:lang w:val="en-US"/>
                          </w:rPr>
                          <w:t>(b)</w:t>
                        </w:r>
                      </w:p>
                    </w:txbxContent>
                  </v:textbox>
                </v:shape>
                <w10:wrap type="topAndBottom"/>
              </v:group>
            </w:pict>
          </mc:Fallback>
        </mc:AlternateContent>
      </w:r>
    </w:p>
    <w:p w14:paraId="18FE60D8" w14:textId="4B565E0C"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CE7E21">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2E74F78C"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CE7E21">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09B4695"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CE7E21">
        <w:t xml:space="preserve">Figure </w:t>
      </w:r>
      <w:r w:rsidR="00CE7E21">
        <w:rPr>
          <w:noProof/>
        </w:rPr>
        <w:t>28</w:t>
      </w:r>
      <w:r w:rsidR="00CE7E21">
        <w:fldChar w:fldCharType="end"/>
      </w:r>
      <w:r w:rsidR="009C5FE1">
        <w:t>.</w:t>
      </w:r>
    </w:p>
    <w:p w14:paraId="52C7A073" w14:textId="3823369C"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Pr>
          <w:noProof/>
        </w:rPr>
        <w:t>28</w:t>
      </w:r>
      <w:r>
        <w:fldChar w:fldCharType="end"/>
      </w:r>
      <w:bookmarkEnd w:id="101"/>
      <w:r>
        <w:rPr>
          <w:noProof/>
        </w:rPr>
        <w:drawing>
          <wp:anchor distT="0" distB="0" distL="114300" distR="114300" simplePos="0" relativeHeight="251823104" behindDoc="0" locked="0" layoutInCell="1" allowOverlap="1" wp14:anchorId="01686EC9" wp14:editId="1A6DFE45">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63">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64"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0E13B63D"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3C31EF">
      <w:pPr>
        <w:pStyle w:val="Heading2"/>
        <w:numPr>
          <w:ilvl w:val="1"/>
          <w:numId w:val="25"/>
        </w:numPr>
        <w:tabs>
          <w:tab w:val="left" w:pos="108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3C31EF">
      <w:pPr>
        <w:pStyle w:val="Heading3"/>
        <w:numPr>
          <w:ilvl w:val="2"/>
          <w:numId w:val="25"/>
        </w:numPr>
        <w:spacing w:before="0"/>
        <w:ind w:left="1440"/>
      </w:pPr>
      <w:bookmarkStart w:id="103" w:name="_Toc42799058"/>
      <w:r>
        <w:t>Functionality Testing of ADS1299</w:t>
      </w:r>
      <w:bookmarkEnd w:id="103"/>
    </w:p>
    <w:p w14:paraId="10A0A623" w14:textId="60B853D1" w:rsidR="00D57314" w:rsidRDefault="00086EFC" w:rsidP="0066109E">
      <w:pPr>
        <w:pStyle w:val="NormalWeb"/>
        <w:spacing w:before="0" w:beforeAutospacing="0" w:after="0" w:afterAutospacing="0" w:line="360" w:lineRule="auto"/>
        <w:ind w:left="720"/>
        <w:rPr>
          <w:color w:val="000000"/>
        </w:rPr>
      </w:pPr>
      <w:r>
        <w:rPr>
          <w:noProof/>
          <w:color w:val="000000"/>
        </w:rPr>
        <w:drawing>
          <wp:anchor distT="0" distB="0" distL="114300" distR="114300" simplePos="0" relativeHeight="251820032" behindDoc="0" locked="0" layoutInCell="1" allowOverlap="1" wp14:anchorId="1C81736D" wp14:editId="3E445827">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5">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t xml:space="preserve">Figure </w:t>
      </w:r>
      <w:r>
        <w:rPr>
          <w:noProof/>
        </w:rPr>
        <w:t>28</w:t>
      </w:r>
      <w:r>
        <w:rPr>
          <w:color w:val="000000"/>
        </w:rPr>
        <w:fldChar w:fldCharType="end"/>
      </w:r>
      <w:r w:rsidR="00A06462">
        <w:rPr>
          <w:color w:val="000000"/>
        </w:rPr>
        <w:t xml:space="preserve">. </w:t>
      </w:r>
    </w:p>
    <w:p w14:paraId="6E44E029" w14:textId="2929C4B4"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CE7E21">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5" w:name="_Toc42799060"/>
      <w:r w:rsidRPr="0054577F">
        <w:t>Establishment of the Bluetooth Link</w:t>
      </w:r>
      <w:bookmarkEnd w:id="105"/>
    </w:p>
    <w:p w14:paraId="25595444" w14:textId="4E34EF94" w:rsidR="003D6CE1" w:rsidRDefault="003D6CE1" w:rsidP="003D6CE1">
      <w:pPr>
        <w:pStyle w:val="NormalWeb"/>
        <w:spacing w:before="0" w:beforeAutospacing="0" w:after="0" w:afterAutospacing="0" w:line="360" w:lineRule="auto"/>
        <w:ind w:left="72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6" w:name="_Toc42799059"/>
      <w:r w:rsidRPr="0054577F">
        <w:t xml:space="preserve">EEG Data Acquisition </w:t>
      </w:r>
      <w:r w:rsidR="0054577F">
        <w:t xml:space="preserve">using the </w:t>
      </w:r>
      <w:r w:rsidRPr="0054577F">
        <w:t>ADS1299</w:t>
      </w:r>
      <w:bookmarkEnd w:id="106"/>
    </w:p>
    <w:p w14:paraId="54A8A8D5" w14:textId="7DBA1B72" w:rsidR="008E3368" w:rsidRDefault="008E3368" w:rsidP="0066109E">
      <w:pPr>
        <w:pStyle w:val="NormalWeb"/>
        <w:spacing w:before="0" w:beforeAutospacing="0" w:after="0" w:afterAutospacing="0" w:line="360" w:lineRule="auto"/>
        <w:ind w:left="72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7572F">
        <w:t xml:space="preserve">Figure </w:t>
      </w:r>
      <w:r w:rsidR="00E7572F">
        <w:rPr>
          <w:noProof/>
        </w:rPr>
        <w:t>2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311BC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CE7E21">
        <w:rPr>
          <w:noProof/>
        </w:rPr>
        <w:t>30</w:t>
      </w:r>
      <w:r>
        <w:fldChar w:fldCharType="end"/>
      </w:r>
      <w:bookmarkEnd w:id="107"/>
      <w:r>
        <w:rPr>
          <w:noProof/>
          <w:color w:val="222222"/>
        </w:rPr>
        <w:drawing>
          <wp:anchor distT="0" distB="0" distL="114300" distR="114300" simplePos="0" relativeHeight="251821056" behindDoc="0" locked="0" layoutInCell="1" allowOverlap="1" wp14:anchorId="500741E5" wp14:editId="50B5EB15">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6">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66C404E8" w:rsidR="00EB63A4" w:rsidRDefault="00EB63A4" w:rsidP="003E1DEC">
      <w:pPr>
        <w:spacing w:line="360" w:lineRule="auto"/>
        <w:ind w:left="72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E1DEC">
        <w:t xml:space="preserve">Figure </w:t>
      </w:r>
      <w:r w:rsidR="003E1DEC">
        <w:rPr>
          <w:noProof/>
        </w:rPr>
        <w:t>30</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22080" behindDoc="0" locked="0" layoutInCell="1" allowOverlap="1" wp14:anchorId="37931581" wp14:editId="6E08674F">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7">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42EF91EC"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CE7E21">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9" w:name="_Toc42799061"/>
      <w:r w:rsidRPr="0054577F">
        <w:t>Generation of the PWM Control Signal</w:t>
      </w:r>
      <w:bookmarkEnd w:id="109"/>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10" w:name="_Toc42799062"/>
      <w:r w:rsidRPr="0054577F">
        <w:t>Calculating the DCT</w:t>
      </w:r>
      <w:bookmarkEnd w:id="110"/>
    </w:p>
    <w:p w14:paraId="04838813" w14:textId="37142ACD"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DB4832">
        <w:t xml:space="preserve">Figure </w:t>
      </w:r>
      <w:r w:rsidR="00DB4832">
        <w:rPr>
          <w:noProof/>
        </w:rPr>
        <w:t>28</w:t>
      </w:r>
      <w:r w:rsidR="00DB4832">
        <w:rPr>
          <w:color w:val="000000"/>
        </w:rPr>
        <w:fldChar w:fldCharType="end"/>
      </w:r>
      <w:r w:rsidR="003D6CE1">
        <w:rPr>
          <w:color w:val="000000"/>
        </w:rPr>
        <w:t>, the output vectors matched identically. Therefore, this test was passed successfully.</w:t>
      </w:r>
    </w:p>
    <w:p w14:paraId="322618F4" w14:textId="747BE393"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CE7E21">
        <w:rPr>
          <w:noProof/>
        </w:rPr>
        <w:t>32</w:t>
      </w:r>
      <w:r>
        <w:fldChar w:fldCharType="end"/>
      </w:r>
      <w:bookmarkEnd w:id="111"/>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8">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9">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086EFC" w:rsidRPr="00E81741" w:rsidRDefault="00086EFC"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086EFC" w:rsidRPr="00E81741" w:rsidRDefault="00086EFC"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0"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1"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086EFC" w:rsidRPr="00E81741" w:rsidRDefault="00086EFC"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086EFC" w:rsidRPr="00E81741" w:rsidRDefault="00086EFC"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12" w:name="_Toc42799063"/>
      <w:r w:rsidRPr="0054577F">
        <w:lastRenderedPageBreak/>
        <w:t>Testing the SVM</w:t>
      </w:r>
      <w:bookmarkEnd w:id="112"/>
    </w:p>
    <w:p w14:paraId="5D402769" w14:textId="2B0CD568"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13" w:name="_Toc42799064"/>
      <w:r w:rsidRPr="0054577F">
        <w:t>Classifying Real Time Data</w:t>
      </w:r>
      <w:bookmarkEnd w:id="113"/>
    </w:p>
    <w:p w14:paraId="3D46192D" w14:textId="0E9074D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4" w:name="_Toc42799065"/>
      <w:r>
        <w:t>All Together Now!</w:t>
      </w:r>
      <w:bookmarkEnd w:id="114"/>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7" w:name="_Toc42799067"/>
      <w:r>
        <w:t>Training Data Acquisition Setup</w:t>
      </w:r>
      <w:bookmarkEnd w:id="117"/>
    </w:p>
    <w:p w14:paraId="7D90931C" w14:textId="020C70B9" w:rsidR="00CC4963" w:rsidRDefault="001A0514" w:rsidP="0066109E">
      <w:pPr>
        <w:spacing w:line="360" w:lineRule="auto"/>
        <w:ind w:left="72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8" w:name="_Toc42799068"/>
      <w:r>
        <w:t>Training Paradigm</w:t>
      </w:r>
      <w:bookmarkEnd w:id="118"/>
    </w:p>
    <w:p w14:paraId="146BBDEC" w14:textId="05C213CF" w:rsidR="00C816F4" w:rsidRDefault="00204921" w:rsidP="0066109E">
      <w:pPr>
        <w:spacing w:line="360" w:lineRule="auto"/>
        <w:ind w:left="72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w:t>
      </w:r>
      <w:r w:rsidR="0094667F">
        <w:lastRenderedPageBreak/>
        <w:t xml:space="preserve">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5D1B1AEA" w:rsidR="008D6B2C" w:rsidRPr="000B2192" w:rsidRDefault="00E80552" w:rsidP="00C473B2">
      <w:pPr>
        <w:pStyle w:val="ListParagraph"/>
        <w:numPr>
          <w:ilvl w:val="0"/>
          <w:numId w:val="32"/>
        </w:numPr>
        <w:spacing w:line="360" w:lineRule="auto"/>
        <w:ind w:left="135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lastRenderedPageBreak/>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72"/>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73">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74">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75">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76"/>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r>
        <w:lastRenderedPageBreak/>
        <w:t>Appendix B – Data Acquisition System Gerber Files</w:t>
      </w:r>
      <w:bookmarkEnd w:id="12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8288" behindDoc="0" locked="0" layoutInCell="1" allowOverlap="1" wp14:anchorId="54D0AA79" wp14:editId="6147CA40">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086EFC" w:rsidRPr="00D63820" w:rsidRDefault="00086EFC"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67.3pt;margin-top:369.35pt;width:537.2pt;height:22.45pt;z-index:2517882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Iz0G2ovAgAAXQQAAA4AAAAAAAAAAAAAAAAA&#10;LgIAAGRycy9lMm9Eb2MueG1sUEsBAi0AFAAGAAgAAAAhACCY/7ziAAAADAEAAA8AAAAAAAAAAAAA&#10;AAAAiQQAAGRycy9kb3ducmV2LnhtbFBLBQYAAAAABAAEAPMAAACYBQAAAAA=&#10;" filled="f" stroked="f" strokeweight=".5pt">
                <v:textbox>
                  <w:txbxContent>
                    <w:p w14:paraId="63F381CC" w14:textId="24E3FB98" w:rsidR="00086EFC" w:rsidRPr="00D63820" w:rsidRDefault="00086EFC"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7264" behindDoc="0" locked="0" layoutInCell="1" allowOverlap="1" wp14:anchorId="38BD9AD1" wp14:editId="65F1ECF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90336" behindDoc="0" locked="0" layoutInCell="1" allowOverlap="1" wp14:anchorId="60569170" wp14:editId="2DCF4E6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086EFC" w:rsidRPr="00D63820" w:rsidRDefault="00086EFC"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367.35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G2vXMwAgAAXQQAAA4AAAAAAAAAAAAAAAAA&#10;LgIAAGRycy9lMm9Eb2MueG1sUEsBAi0AFAAGAAgAAAAhAIO884bhAAAACQEAAA8AAAAAAAAAAAAA&#10;AAAAigQAAGRycy9kb3ducmV2LnhtbFBLBQYAAAAABAAEAPMAAACYBQAAAAA=&#10;" filled="f" stroked="f" strokeweight=".5pt">
                <v:textbox>
                  <w:txbxContent>
                    <w:p w14:paraId="4DBBF46B" w14:textId="55D1805A" w:rsidR="00086EFC" w:rsidRPr="00D63820" w:rsidRDefault="00086EFC"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91360" behindDoc="0" locked="0" layoutInCell="1" allowOverlap="1" wp14:anchorId="01487442" wp14:editId="465F170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93408" behindDoc="0" locked="0" layoutInCell="1" allowOverlap="1" wp14:anchorId="1E9DCD00" wp14:editId="61709A5C">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086EFC" w:rsidRPr="00D63820" w:rsidRDefault="00086EFC"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8.1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C9pvdKMAIAAF0EAAAOAAAAAAAAAAAAAAAAAC4C&#10;AABkcnMvZTJvRG9jLnhtbFBLAQItABQABgAIAAAAIQAXPWgk3wAAAAcBAAAPAAAAAAAAAAAAAAAA&#10;AIoEAABkcnMvZG93bnJldi54bWxQSwUGAAAAAAQABADzAAAAlgUAAAAA&#10;" filled="f" stroked="f" strokeweight=".5pt">
                <v:textbox>
                  <w:txbxContent>
                    <w:p w14:paraId="442C92EC" w14:textId="0938D2F4" w:rsidR="00086EFC" w:rsidRPr="00D63820" w:rsidRDefault="00086EFC"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77777777" w:rsidR="00D63820" w:rsidRDefault="00D63820" w:rsidP="00D63820"/>
    <w:p w14:paraId="0862E50F" w14:textId="1F9DEFAC" w:rsidR="00D63820" w:rsidRDefault="00D63820" w:rsidP="00D63820"/>
    <w:p w14:paraId="1BB40799" w14:textId="306991B1" w:rsidR="00D63820" w:rsidRDefault="00D63820" w:rsidP="00D63820"/>
    <w:p w14:paraId="27649F57" w14:textId="4AC82F7A" w:rsidR="00D63820" w:rsidRDefault="001A1C74" w:rsidP="00D63820">
      <w:r>
        <w:rPr>
          <w:noProof/>
        </w:rPr>
        <w:lastRenderedPageBreak/>
        <w:drawing>
          <wp:anchor distT="0" distB="0" distL="114300" distR="114300" simplePos="0" relativeHeight="251794432" behindDoc="0" locked="0" layoutInCell="1" allowOverlap="1" wp14:anchorId="12A177B5" wp14:editId="2A73135B">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6480" behindDoc="0" locked="0" layoutInCell="1" allowOverlap="1" wp14:anchorId="12DB030B" wp14:editId="14F3675B">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086EFC" w:rsidRPr="00D63820" w:rsidRDefault="00086EFC"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67.3pt;margin-top:13.85pt;width:537.2pt;height:22.4pt;z-index:251796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cQ3QcwAgAAXQQAAA4AAAAAAAAAAAAAAAAA&#10;LgIAAGRycy9lMm9Eb2MueG1sUEsBAi0AFAAGAAgAAAAhABBxG/3hAAAACgEAAA8AAAAAAAAAAAAA&#10;AAAAigQAAGRycy9kb3ducmV2LnhtbFBLBQYAAAAABAAEAPMAAACYBQAAAAA=&#10;" filled="f" stroked="f" strokeweight=".5pt">
                <v:textbox>
                  <w:txbxContent>
                    <w:p w14:paraId="313C7308" w14:textId="5D85A272" w:rsidR="00086EFC" w:rsidRPr="00D63820" w:rsidRDefault="00086EFC"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6974" behindDoc="0" locked="0" layoutInCell="1" allowOverlap="1" wp14:anchorId="7A9C7709" wp14:editId="1BF314AF">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8528" behindDoc="0" locked="0" layoutInCell="1" allowOverlap="1" wp14:anchorId="31280A39" wp14:editId="48661320">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086EFC" w:rsidRPr="00D63820" w:rsidRDefault="00086EFC"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14.1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AVhqRuMAIAAF0EAAAOAAAAAAAAAAAAAAAAAC4C&#10;AABkcnMvZTJvRG9jLnhtbFBLAQItABQABgAIAAAAIQDhuUTZ3wAAAAcBAAAPAAAAAAAAAAAAAAAA&#10;AIoEAABkcnMvZG93bnJldi54bWxQSwUGAAAAAAQABADzAAAAlgUAAAAA&#10;" filled="f" stroked="f" strokeweight=".5pt">
                <v:textbox>
                  <w:txbxContent>
                    <w:p w14:paraId="56CE9394" w14:textId="433FD5AC" w:rsidR="00086EFC" w:rsidRPr="00D63820" w:rsidRDefault="00086EFC"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82"/>
          <w:pgSz w:w="16838" w:h="11906" w:orient="landscape" w:code="9"/>
          <w:pgMar w:top="1701" w:right="1701" w:bottom="1440" w:left="1701" w:header="709" w:footer="709" w:gutter="0"/>
          <w:pgNumType w:start="1" w:chapStyle="1"/>
          <w:cols w:space="708"/>
          <w:docGrid w:linePitch="360"/>
        </w:sectPr>
      </w:pPr>
    </w:p>
    <w:p w14:paraId="4D369234" w14:textId="0CB1DA45" w:rsidR="001A1C74" w:rsidRDefault="001A1C74" w:rsidP="001A1C74">
      <w:pPr>
        <w:pStyle w:val="Heading1"/>
      </w:pPr>
      <w:r>
        <w:lastRenderedPageBreak/>
        <w:t xml:space="preserve">Appendix </w:t>
      </w:r>
      <w:r>
        <w:t>C</w:t>
      </w:r>
      <w:r>
        <w:t xml:space="preserve"> – </w:t>
      </w:r>
      <w:r>
        <w:t xml:space="preserve">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1A522713"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w:t>
      </w:r>
      <w:r w:rsidRPr="00D12A00">
        <w:rPr>
          <w:rFonts w:ascii="CMSSBX10" w:eastAsiaTheme="minorHAnsi" w:hAnsi="CMSSBX10" w:cs="CMSSBX10"/>
          <w:b/>
          <w:bCs/>
          <w:sz w:val="31"/>
          <w:szCs w:val="31"/>
        </w:rPr>
        <w:t>(3 groups max)</w:t>
      </w:r>
    </w:p>
    <w:p w14:paraId="38EA43FB" w14:textId="7777777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379568E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7E5A9D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5CB7E40A"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0A2E1BC2"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113793FC" w:rsidR="00D12A00" w:rsidRPr="00AB6081" w:rsidRDefault="00D12A00" w:rsidP="00D12A00">
      <w:pPr>
        <w:pStyle w:val="ListParagraph"/>
        <w:spacing w:line="276" w:lineRule="auto"/>
        <w:ind w:left="0"/>
      </w:pPr>
      <w:r>
        <w:t xml:space="preserve">The project can be built on the existing </w:t>
      </w:r>
    </w:p>
    <w:sectPr w:rsidR="00D12A00" w:rsidRPr="00AB6081" w:rsidSect="001A1C74">
      <w:footerReference w:type="default" r:id="rId83"/>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A60227" w14:textId="77777777" w:rsidR="002411D4" w:rsidRDefault="002411D4" w:rsidP="00490097">
      <w:r>
        <w:separator/>
      </w:r>
    </w:p>
  </w:endnote>
  <w:endnote w:type="continuationSeparator" w:id="0">
    <w:p w14:paraId="61BFA0CE" w14:textId="77777777" w:rsidR="002411D4" w:rsidRDefault="002411D4"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987C12" w14:textId="77777777" w:rsidR="00AA4DC2" w:rsidRDefault="00AA4D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CA03BE" w14:textId="77777777" w:rsidR="00AA4DC2" w:rsidRDefault="00AA4D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CD94E" w14:textId="77777777" w:rsidR="00AA4DC2" w:rsidRDefault="00AA4D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086EFC" w:rsidRDefault="00086EFC"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086EFC" w:rsidRDefault="00086EF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086EFC" w:rsidRDefault="00086EFC">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086EFC" w:rsidRDefault="00086E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086EFC" w:rsidRDefault="00086EFC">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086EFC" w:rsidRDefault="00086EF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086EFC" w:rsidRDefault="00086EFC">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086EFC" w:rsidRDefault="00086EF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1A1C74" w:rsidRDefault="001A1C74">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1A1C74" w:rsidRDefault="001A1C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8E5371" w14:textId="77777777" w:rsidR="002411D4" w:rsidRDefault="002411D4" w:rsidP="00490097">
      <w:r>
        <w:separator/>
      </w:r>
    </w:p>
  </w:footnote>
  <w:footnote w:type="continuationSeparator" w:id="0">
    <w:p w14:paraId="261B6AFA" w14:textId="77777777" w:rsidR="002411D4" w:rsidRDefault="002411D4" w:rsidP="004900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A5E469" w14:textId="77777777" w:rsidR="00AA4DC2" w:rsidRDefault="00AA4D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6C6F8F" w14:textId="77777777" w:rsidR="00AA4DC2" w:rsidRDefault="00AA4D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2FAFA" w14:textId="77777777" w:rsidR="00AA4DC2" w:rsidRDefault="00AA4D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6"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5"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0"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2"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5"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6"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8"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9"/>
  </w:num>
  <w:num w:numId="2">
    <w:abstractNumId w:val="12"/>
  </w:num>
  <w:num w:numId="3">
    <w:abstractNumId w:val="32"/>
  </w:num>
  <w:num w:numId="4">
    <w:abstractNumId w:val="23"/>
  </w:num>
  <w:num w:numId="5">
    <w:abstractNumId w:val="30"/>
  </w:num>
  <w:num w:numId="6">
    <w:abstractNumId w:val="28"/>
  </w:num>
  <w:num w:numId="7">
    <w:abstractNumId w:val="4"/>
  </w:num>
  <w:num w:numId="8">
    <w:abstractNumId w:val="26"/>
  </w:num>
  <w:num w:numId="9">
    <w:abstractNumId w:val="14"/>
  </w:num>
  <w:num w:numId="10">
    <w:abstractNumId w:val="0"/>
  </w:num>
  <w:num w:numId="11">
    <w:abstractNumId w:val="18"/>
  </w:num>
  <w:num w:numId="12">
    <w:abstractNumId w:val="16"/>
  </w:num>
  <w:num w:numId="13">
    <w:abstractNumId w:val="13"/>
  </w:num>
  <w:num w:numId="14">
    <w:abstractNumId w:val="2"/>
  </w:num>
  <w:num w:numId="15">
    <w:abstractNumId w:val="6"/>
  </w:num>
  <w:num w:numId="16">
    <w:abstractNumId w:val="31"/>
  </w:num>
  <w:num w:numId="17">
    <w:abstractNumId w:val="8"/>
  </w:num>
  <w:num w:numId="18">
    <w:abstractNumId w:val="10"/>
  </w:num>
  <w:num w:numId="19">
    <w:abstractNumId w:val="1"/>
  </w:num>
  <w:num w:numId="20">
    <w:abstractNumId w:val="27"/>
  </w:num>
  <w:num w:numId="21">
    <w:abstractNumId w:val="19"/>
  </w:num>
  <w:num w:numId="22">
    <w:abstractNumId w:val="11"/>
  </w:num>
  <w:num w:numId="23">
    <w:abstractNumId w:val="33"/>
  </w:num>
  <w:num w:numId="24">
    <w:abstractNumId w:val="3"/>
  </w:num>
  <w:num w:numId="25">
    <w:abstractNumId w:val="7"/>
  </w:num>
  <w:num w:numId="26">
    <w:abstractNumId w:val="21"/>
  </w:num>
  <w:num w:numId="27">
    <w:abstractNumId w:val="9"/>
  </w:num>
  <w:num w:numId="28">
    <w:abstractNumId w:val="22"/>
  </w:num>
  <w:num w:numId="29">
    <w:abstractNumId w:val="24"/>
  </w:num>
  <w:num w:numId="30">
    <w:abstractNumId w:val="15"/>
  </w:num>
  <w:num w:numId="31">
    <w:abstractNumId w:val="25"/>
  </w:num>
  <w:num w:numId="32">
    <w:abstractNumId w:val="5"/>
  </w:num>
  <w:num w:numId="33">
    <w:abstractNumId w:val="17"/>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2DCE"/>
    <w:rsid w:val="00157D12"/>
    <w:rsid w:val="00160980"/>
    <w:rsid w:val="00161CF3"/>
    <w:rsid w:val="001625F6"/>
    <w:rsid w:val="00164762"/>
    <w:rsid w:val="0017018B"/>
    <w:rsid w:val="00171033"/>
    <w:rsid w:val="00173CAF"/>
    <w:rsid w:val="00175F7F"/>
    <w:rsid w:val="001763FC"/>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1D4"/>
    <w:rsid w:val="002412FA"/>
    <w:rsid w:val="00256E67"/>
    <w:rsid w:val="0026262E"/>
    <w:rsid w:val="00262CAF"/>
    <w:rsid w:val="00266D6D"/>
    <w:rsid w:val="00275AD7"/>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1DEC"/>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678D"/>
    <w:rsid w:val="00627B10"/>
    <w:rsid w:val="0063599F"/>
    <w:rsid w:val="006373C6"/>
    <w:rsid w:val="006403F5"/>
    <w:rsid w:val="006422F1"/>
    <w:rsid w:val="0064617F"/>
    <w:rsid w:val="006501FE"/>
    <w:rsid w:val="00653C00"/>
    <w:rsid w:val="00656D2E"/>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67A51"/>
    <w:rsid w:val="00C74C37"/>
    <w:rsid w:val="00C75F39"/>
    <w:rsid w:val="00C80318"/>
    <w:rsid w:val="00C816F4"/>
    <w:rsid w:val="00C82984"/>
    <w:rsid w:val="00C8765E"/>
    <w:rsid w:val="00C908B1"/>
    <w:rsid w:val="00C95D6D"/>
    <w:rsid w:val="00CA1B49"/>
    <w:rsid w:val="00CA501D"/>
    <w:rsid w:val="00CA62B7"/>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1.png"/><Relationship Id="rId39" Type="http://schemas.microsoft.com/office/2007/relationships/hdphoto" Target="media/hdphoto1.wdp"/><Relationship Id="rId21" Type="http://schemas.openxmlformats.org/officeDocument/2006/relationships/image" Target="media/image6.jp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jpeg"/><Relationship Id="rId63" Type="http://schemas.openxmlformats.org/officeDocument/2006/relationships/image" Target="media/image47.jpg"/><Relationship Id="rId68" Type="http://schemas.openxmlformats.org/officeDocument/2006/relationships/image" Target="media/image51.PNG"/><Relationship Id="rId76" Type="http://schemas.openxmlformats.org/officeDocument/2006/relationships/footer" Target="footer6.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4.png"/><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image" Target="media/image3.png"/><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jpeg"/><Relationship Id="rId58" Type="http://schemas.openxmlformats.org/officeDocument/2006/relationships/image" Target="media/image42.PNG"/><Relationship Id="rId66" Type="http://schemas.openxmlformats.org/officeDocument/2006/relationships/image" Target="media/image49.png"/><Relationship Id="rId74" Type="http://schemas.openxmlformats.org/officeDocument/2006/relationships/image" Target="media/image56.PNG"/><Relationship Id="rId79" Type="http://schemas.openxmlformats.org/officeDocument/2006/relationships/image" Target="media/image60.png"/><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footer" Target="footer7.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jpeg"/><Relationship Id="rId64" Type="http://schemas.openxmlformats.org/officeDocument/2006/relationships/hyperlink" Target="https://daq.netlify.app/" TargetMode="External"/><Relationship Id="rId69" Type="http://schemas.openxmlformats.org/officeDocument/2006/relationships/image" Target="media/image52.PNG"/><Relationship Id="rId77" Type="http://schemas.openxmlformats.org/officeDocument/2006/relationships/image" Target="media/image58.png"/><Relationship Id="rId8" Type="http://schemas.openxmlformats.org/officeDocument/2006/relationships/endnotes" Target="endnotes.xml"/><Relationship Id="rId51" Type="http://schemas.openxmlformats.org/officeDocument/2006/relationships/image" Target="media/image35.jpeg"/><Relationship Id="rId72" Type="http://schemas.openxmlformats.org/officeDocument/2006/relationships/footer" Target="footer5.xml"/><Relationship Id="rId80" Type="http://schemas.openxmlformats.org/officeDocument/2006/relationships/image" Target="media/image61.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jpeg"/><Relationship Id="rId62" Type="http://schemas.openxmlformats.org/officeDocument/2006/relationships/image" Target="media/image46.png"/><Relationship Id="rId70" Type="http://schemas.openxmlformats.org/officeDocument/2006/relationships/image" Target="media/image53.png"/><Relationship Id="rId75" Type="http://schemas.openxmlformats.org/officeDocument/2006/relationships/image" Target="media/image57.PNG"/><Relationship Id="rId83"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jpe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6.jpeg"/><Relationship Id="rId60" Type="http://schemas.openxmlformats.org/officeDocument/2006/relationships/image" Target="media/image44.png"/><Relationship Id="rId65" Type="http://schemas.openxmlformats.org/officeDocument/2006/relationships/image" Target="media/image48.png"/><Relationship Id="rId73" Type="http://schemas.openxmlformats.org/officeDocument/2006/relationships/image" Target="media/image55.PNG"/><Relationship Id="rId78" Type="http://schemas.openxmlformats.org/officeDocument/2006/relationships/image" Target="media/image59.png"/><Relationship Id="rId81"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47</TotalTime>
  <Pages>91</Pages>
  <Words>35337</Words>
  <Characters>200717</Characters>
  <Application>Microsoft Office Word</Application>
  <DocSecurity>0</DocSecurity>
  <Lines>5146</Lines>
  <Paragraphs>188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27</cp:revision>
  <cp:lastPrinted>2019-11-08T10:22:00Z</cp:lastPrinted>
  <dcterms:created xsi:type="dcterms:W3CDTF">2020-06-03T08:02:00Z</dcterms:created>
  <dcterms:modified xsi:type="dcterms:W3CDTF">2020-06-18T01:42:00Z</dcterms:modified>
</cp:coreProperties>
</file>